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2F4A9290"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rsidP="0039259F">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rsidP="00E33F0C">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4C3DCEC8" w:rsidR="00FD35D9" w:rsidRDefault="00FD35D9" w:rsidP="00FD35D9">
      <w:pPr>
        <w:pStyle w:val="Normlnprvnodsazen"/>
      </w:pPr>
      <w:r>
        <w:t xml:space="preserve">Práce bude rozdělena do dílčích </w:t>
      </w:r>
      <w:r w:rsidR="00B96A39">
        <w:t>cílů</w:t>
      </w:r>
    </w:p>
    <w:p w14:paraId="756AA0D2" w14:textId="3501A9D8" w:rsidR="00FD35D9" w:rsidRDefault="00FD35D9" w:rsidP="00FD35D9">
      <w:pPr>
        <w:pStyle w:val="Normlnprvnodsazen"/>
        <w:numPr>
          <w:ilvl w:val="0"/>
          <w:numId w:val="43"/>
        </w:numPr>
      </w:pPr>
      <w:r>
        <w:t xml:space="preserve">Popis analýza a porovnání technologií umožňujících publikaci geografických dat na základě konceptů virtuální reality ve webovém prostředí. </w:t>
      </w:r>
    </w:p>
    <w:p w14:paraId="1BDDA3C1" w14:textId="34740A78" w:rsidR="00FD35D9" w:rsidRDefault="00FD35D9" w:rsidP="00FD35D9">
      <w:pPr>
        <w:pStyle w:val="Normlnprvnodsazen"/>
        <w:numPr>
          <w:ilvl w:val="0"/>
          <w:numId w:val="43"/>
        </w:numPr>
      </w:pPr>
      <w:r>
        <w:t>Návrh a implementace vizualizace (</w:t>
      </w:r>
      <w:r w:rsidRPr="00FD35D9">
        <w:rPr>
          <w:highlight w:val="yellow"/>
        </w:rPr>
        <w:t>čeho!!</w:t>
      </w:r>
      <w:r>
        <w:t>)</w:t>
      </w:r>
    </w:p>
    <w:p w14:paraId="78D42686" w14:textId="37E68EAC" w:rsidR="00FD35D9" w:rsidRPr="00FD35D9" w:rsidRDefault="00FD35D9" w:rsidP="00FD35D9">
      <w:pPr>
        <w:pStyle w:val="Normlnprvnodsazen"/>
        <w:numPr>
          <w:ilvl w:val="0"/>
          <w:numId w:val="43"/>
        </w:numPr>
      </w:pPr>
      <w:r>
        <w:t>Uživatelské testování použitelnosti vytvořené aplikace.</w:t>
      </w:r>
    </w:p>
    <w:p w14:paraId="70C004A1" w14:textId="60D7CF23" w:rsidR="007C3B87" w:rsidRDefault="001E5873" w:rsidP="00B8782B">
      <w:pPr>
        <w:pStyle w:val="Heading3"/>
      </w:pPr>
      <w:bookmarkStart w:id="8" w:name="_Toc72672082"/>
      <w:bookmarkStart w:id="9" w:name="_Toc106476066"/>
      <w:bookmarkStart w:id="10" w:name="_Toc106476107"/>
      <w:r>
        <w:t>Výzkumné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2F029BA1" w14:textId="008635BB" w:rsidR="00D33C5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37C7F551" w14:textId="0D1AE89D" w:rsidR="00B96A39" w:rsidRPr="00B96A39" w:rsidRDefault="00B96A39" w:rsidP="00190CD2">
      <w:pPr>
        <w:pStyle w:val="Normlnprvnodsazen"/>
        <w:ind w:firstLine="0"/>
        <w:rPr>
          <w:vanish/>
          <w:lang w:eastAsia="en-US"/>
        </w:rPr>
      </w:pPr>
    </w:p>
    <w:p w14:paraId="472BE984" w14:textId="08D60428" w:rsidR="00224D8F" w:rsidRDefault="001D4061" w:rsidP="00BA360B">
      <w:pPr>
        <w:pStyle w:val="Heading1"/>
      </w:pPr>
      <w:r>
        <w:lastRenderedPageBreak/>
        <w:t>Metodika</w:t>
      </w:r>
      <w:r w:rsidR="0052704B">
        <w:t xml:space="preserve"> </w:t>
      </w:r>
    </w:p>
    <w:p w14:paraId="259F9C9F" w14:textId="75B4AB05"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rsidP="0039259F">
      <w:pPr>
        <w:pStyle w:val="Heading1"/>
      </w:pPr>
      <w:bookmarkStart w:id="11" w:name="_Toc106476068"/>
      <w:bookmarkStart w:id="12" w:name="_Toc106476109"/>
      <w:r>
        <w:lastRenderedPageBreak/>
        <w:t>Rešerše – Současný stav řešené problematiky</w:t>
      </w:r>
      <w:bookmarkEnd w:id="11"/>
      <w:bookmarkEnd w:id="12"/>
      <w:r>
        <w:t xml:space="preserve"> </w:t>
      </w:r>
    </w:p>
    <w:p w14:paraId="1BB38B24" w14:textId="5AE263EB"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949FB">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E85CCE">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id":"6mmsn3PJ/LGGGal7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B60F35">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3A4332">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884983">
        <w:instrText xml:space="preserve"> ADDIN ZOTERO_ITEM CSL_CITATION {"citationID":"UZN6xMUk","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id":914,"uris":["http://zotero.org/groups/4599106/items/U9Y2T3GC"],"itemData":{"id":914,"type":"book","language":"en","number-of-pages":"218","publisher":"Cambridge University Press","title":"Virtual Reality","author":[{"family":"LaValle","given":"S.M."}],"issued":{"date-parts":[["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schema":"https://github.com/citation-style-language/schema/raw/master/csl-citation.json"} </w:instrText>
      </w:r>
      <w:r w:rsidR="006D4C0E">
        <w:fldChar w:fldCharType="separate"/>
      </w:r>
      <w:r w:rsidR="00884983" w:rsidRPr="00884983">
        <w:t>(Milgram, Kishino 1994; LaValle 2020; Sherman, Craig 2019; Mazuryk, Gervautz 1999)</w:t>
      </w:r>
      <w:r w:rsidR="006D4C0E">
        <w:fldChar w:fldCharType="end"/>
      </w:r>
      <w:r w:rsidR="00884983">
        <w:t xml:space="preserve">. </w:t>
      </w:r>
    </w:p>
    <w:p w14:paraId="01CBD4A1" w14:textId="062A8BED"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AC2D8B">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id":789,"uris":["http://zotero.org/groups/4599106/items/G9VQJYBQ"],"itemData":{"id":789,"type":"book","language":"English","number-of-pages":"91","publisher":"5STARCooks","source":"Amazon","title":"Virtual geographic environments A Complete Guide","author":[{"family":"Blokdyk","given":"Gerardus"}],"issued":{"date-parts":[["2018",5,3]]}}},{"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21CCA945"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8D4F6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022AF">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74700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992828">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note":"number: 8\npublisher: Multidisciplinary Digital Publishing Institute","page":"361","source":"www.mdpi.com","title":"Utilizing A Game Engine for Interactive 3D Topographic Data Visualization","volume":"8","author":[{"family":"Laksono","given":"Dany"},{"family":"Aditya","given":"Trias"}],"issued":{"date-parts":[["2019",8]]}}},{"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737CE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B9329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0466E947"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64029B">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2018 IEEE International Symposium on Mixed and Augmented Reality Adjunct (ISMAR-Adjunct)","page":"338-342","source":"IEEE Xplore","title":"Thoughts on the Future of WebXR and the Immersive Web","author":[{"family":"Maclntyre","given":"Blair"},{"family":"Smith","given":"Trevor F."}],"issued":{"date-parts":[["2018",10]]}}}],"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E2062E">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4F5876">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B9144D">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64029B">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p>
    <w:p w14:paraId="64DCAF94" w14:textId="1C04ED8C" w:rsidR="00E85CCE" w:rsidRPr="00BC183B" w:rsidRDefault="00174B1A" w:rsidP="00CF2502">
      <w:pPr>
        <w:pStyle w:val="Normlnprvnodsazen"/>
        <w:divId w:val="1117915535"/>
        <w:rPr>
          <w:lang w:val="en-US"/>
        </w:rPr>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E85CCE">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DF109F">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note":"number: 8\npublisher: Multidisciplinary Digital Publishing Institute","page":"361","source":"www.mdpi.com","title":"Utilizing A Game Engine for Interactive 3D Topographic Data Visualization","volume":"8","author":[{"family":"Laksono","given":"Dany"},{"family":"Aditya","given":"Trias"}],"issued":{"date-parts":[["2019",8]]}}},{"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CF2502">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4EF067DE" w14:textId="035EFAD9" w:rsidR="00DF109F" w:rsidRPr="00DF109F" w:rsidRDefault="00DF109F" w:rsidP="00DF109F">
      <w:pPr>
        <w:pStyle w:val="Normlnprvnodsazen"/>
        <w:divId w:val="1117915535"/>
        <w:rPr>
          <w:lang w:eastAsia="en-US"/>
        </w:rPr>
      </w:pPr>
      <w:r w:rsidRPr="00CF2502">
        <w:rPr>
          <w:highlight w:val="yellow"/>
          <w:lang w:eastAsia="en-US"/>
        </w:rPr>
        <w:t xml:space="preserve">Široké využití nachází </w:t>
      </w:r>
      <w:r w:rsidR="00D96F27" w:rsidRPr="00CF2502">
        <w:rPr>
          <w:highlight w:val="yellow"/>
          <w:lang w:eastAsia="en-US"/>
        </w:rPr>
        <w:t xml:space="preserve">3D vizualizace a XR v urbánních prostředích a to v různých odvětvích např. urbánní </w:t>
      </w:r>
      <w:r w:rsidR="004D50E3" w:rsidRPr="00CF2502">
        <w:rPr>
          <w:highlight w:val="yellow"/>
          <w:lang w:eastAsia="en-US"/>
        </w:rPr>
        <w:t>plánování,</w:t>
      </w:r>
      <w:r w:rsidR="00D96F27" w:rsidRPr="00CF2502">
        <w:rPr>
          <w:highlight w:val="yellow"/>
          <w:lang w:eastAsia="en-US"/>
        </w:rPr>
        <w:t xml:space="preserve"> architektura, meteorologie aj</w:t>
      </w:r>
      <w:r w:rsidR="00CF2502" w:rsidRPr="00CF2502">
        <w:rPr>
          <w:highlight w:val="yellow"/>
          <w:lang w:eastAsia="en-US"/>
        </w:rPr>
        <w:t>.</w:t>
      </w:r>
      <w:r w:rsidR="004D50E3" w:rsidRPr="00CF2502">
        <w:rPr>
          <w:highlight w:val="yellow"/>
          <w:lang w:eastAsia="en-US"/>
        </w:rPr>
        <w:t xml:space="preserve"> Vizualizaci 3D city modelů napříč projekty shrnuje </w:t>
      </w:r>
      <w:r w:rsidR="004D50E3" w:rsidRPr="00CF2502">
        <w:rPr>
          <w:highlight w:val="yellow"/>
          <w:lang w:eastAsia="en-US"/>
        </w:rPr>
        <w:fldChar w:fldCharType="begin"/>
      </w:r>
      <w:r w:rsidR="00CF2502" w:rsidRPr="00CF2502">
        <w:rPr>
          <w:highlight w:val="yellow"/>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schema":"https://github.com/citation-style-language/schema/raw/master/csl-citation.json"} </w:instrText>
      </w:r>
      <w:r w:rsidR="004D50E3" w:rsidRPr="00CF2502">
        <w:rPr>
          <w:highlight w:val="yellow"/>
          <w:lang w:eastAsia="en-US"/>
        </w:rPr>
        <w:fldChar w:fldCharType="separate"/>
      </w:r>
      <w:r w:rsidR="00CF2502" w:rsidRPr="00CF2502">
        <w:rPr>
          <w:highlight w:val="yellow"/>
        </w:rPr>
        <w:t>(Julin et al. 2018; Herman 2014)</w:t>
      </w:r>
      <w:r w:rsidR="004D50E3" w:rsidRPr="00CF2502">
        <w:rPr>
          <w:highlight w:val="yellow"/>
          <w:lang w:eastAsia="en-US"/>
        </w:rPr>
        <w:fldChar w:fldCharType="end"/>
      </w:r>
      <w:r w:rsidR="00CF2502" w:rsidRPr="00CF2502">
        <w:rPr>
          <w:highlight w:val="yellow"/>
          <w:lang w:eastAsia="en-US"/>
        </w:rPr>
        <w:t xml:space="preserve">. </w:t>
      </w:r>
      <w:r w:rsidR="00D96F27" w:rsidRPr="00CF2502">
        <w:rPr>
          <w:highlight w:val="yellow"/>
          <w:lang w:eastAsia="en-US"/>
        </w:rPr>
        <w:t xml:space="preserve">Koncept AR aplikace pro terénní urbánní plánování shrnuje </w:t>
      </w:r>
      <w:r w:rsidR="00D96F27" w:rsidRPr="00CF2502">
        <w:rPr>
          <w:highlight w:val="yellow"/>
          <w:lang w:eastAsia="en-US"/>
        </w:rPr>
        <w:fldChar w:fldCharType="begin"/>
      </w:r>
      <w:r w:rsidR="00D96F27" w:rsidRPr="00CF2502">
        <w:rPr>
          <w:highlight w:val="yellow"/>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schema":"https://github.com/citation-style-language/schema/raw/master/csl-citation.json"} </w:instrText>
      </w:r>
      <w:r w:rsidR="00D96F27" w:rsidRPr="00CF2502">
        <w:rPr>
          <w:highlight w:val="yellow"/>
          <w:lang w:eastAsia="en-US"/>
        </w:rPr>
        <w:fldChar w:fldCharType="separate"/>
      </w:r>
      <w:r w:rsidR="00D96F27" w:rsidRPr="00CF2502">
        <w:rPr>
          <w:highlight w:val="yellow"/>
        </w:rPr>
        <w:t>(Cirulis, Brigmanis 2013)</w:t>
      </w:r>
      <w:r w:rsidR="00D96F27" w:rsidRPr="00CF2502">
        <w:rPr>
          <w:highlight w:val="yellow"/>
          <w:lang w:eastAsia="en-US"/>
        </w:rPr>
        <w:fldChar w:fldCharType="end"/>
      </w:r>
      <w:r w:rsidR="004D50E3" w:rsidRPr="00CF2502">
        <w:rPr>
          <w:highlight w:val="yellow"/>
          <w:lang w:eastAsia="en-US"/>
        </w:rPr>
        <w:t xml:space="preserve">. </w:t>
      </w:r>
      <w:r w:rsidR="00CF2502" w:rsidRPr="00CF2502">
        <w:rPr>
          <w:highlight w:val="yellow"/>
          <w:lang w:eastAsia="en-US"/>
        </w:rPr>
        <w:t xml:space="preserve">V oblasti </w:t>
      </w:r>
      <w:r w:rsidR="004D50E3" w:rsidRPr="00CF2502">
        <w:rPr>
          <w:highlight w:val="yellow"/>
          <w:lang w:eastAsia="en-US"/>
        </w:rPr>
        <w:t xml:space="preserve">meteorologie využívá 3D vizualizace </w:t>
      </w:r>
      <w:r w:rsidR="004D50E3" w:rsidRPr="00CF2502">
        <w:rPr>
          <w:highlight w:val="yellow"/>
          <w:lang w:eastAsia="en-US"/>
        </w:rPr>
        <w:fldChar w:fldCharType="begin"/>
      </w:r>
      <w:r w:rsidR="004D50E3" w:rsidRPr="00CF2502">
        <w:rPr>
          <w:highlight w:val="yellow"/>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2020 IEEE Visualization Conference (VIS)","page":"71-75","source":"IEEE Xplore","title":"Co-Visualization of Air Temperature and Urban Data for Visual Exploration","author":[{"family":"Gautier","given":"Jacques"},{"family":"Brédif","given":"Mathieu"},{"family":"Christophe","given":"Sidonie"}],"issued":{"date-parts":[["2020",10]]}}}],"schema":"https://github.com/citation-style-language/schema/raw/master/csl-citation.json"} </w:instrText>
      </w:r>
      <w:r w:rsidR="004D50E3" w:rsidRPr="00CF2502">
        <w:rPr>
          <w:highlight w:val="yellow"/>
          <w:lang w:eastAsia="en-US"/>
        </w:rPr>
        <w:fldChar w:fldCharType="separate"/>
      </w:r>
      <w:r w:rsidR="004D50E3" w:rsidRPr="00CF2502">
        <w:rPr>
          <w:rFonts w:cs="Times New Roman"/>
          <w:szCs w:val="24"/>
          <w:highlight w:val="yellow"/>
        </w:rPr>
        <w:t>(Gautier, Christophe, Brédif 2020; Gautier, Brédif, Christophe 2020)</w:t>
      </w:r>
      <w:r w:rsidR="004D50E3" w:rsidRPr="00CF2502">
        <w:rPr>
          <w:highlight w:val="yellow"/>
          <w:lang w:eastAsia="en-US"/>
        </w:rPr>
        <w:fldChar w:fldCharType="end"/>
      </w:r>
      <w:r w:rsidR="00CF2502" w:rsidRPr="00CF2502">
        <w:rPr>
          <w:highlight w:val="yellow"/>
          <w:lang w:eastAsia="en-US"/>
        </w:rPr>
        <w:t xml:space="preserve">, v kontextu plánování umístění větrných elektráren pak </w:t>
      </w:r>
      <w:r w:rsidR="00CF2502" w:rsidRPr="00CF2502">
        <w:rPr>
          <w:highlight w:val="yellow"/>
          <w:lang w:eastAsia="en-US"/>
        </w:rPr>
        <w:fldChar w:fldCharType="begin"/>
      </w:r>
      <w:r w:rsidR="00CF2502" w:rsidRPr="00CF2502">
        <w:rPr>
          <w:highlight w:val="yellow"/>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schema":"https://github.com/citation-style-language/schema/raw/master/csl-citation.json"} </w:instrText>
      </w:r>
      <w:r w:rsidR="00CF2502" w:rsidRPr="00CF2502">
        <w:rPr>
          <w:highlight w:val="yellow"/>
          <w:lang w:eastAsia="en-US"/>
        </w:rPr>
        <w:fldChar w:fldCharType="separate"/>
      </w:r>
      <w:r w:rsidR="00CF2502" w:rsidRPr="00CF2502">
        <w:rPr>
          <w:highlight w:val="yellow"/>
        </w:rPr>
        <w:t>(Rafiee et al. 2018)</w:t>
      </w:r>
      <w:r w:rsidR="00CF2502" w:rsidRPr="00CF2502">
        <w:rPr>
          <w:highlight w:val="yellow"/>
          <w:lang w:eastAsia="en-US"/>
        </w:rPr>
        <w:fldChar w:fldCharType="end"/>
      </w:r>
      <w:r w:rsidR="00CF2502">
        <w:rPr>
          <w:lang w:eastAsia="en-US"/>
        </w:rPr>
        <w:t xml:space="preserve"> – </w:t>
      </w:r>
      <w:r w:rsidR="00CF2502" w:rsidRPr="00CF2502">
        <w:rPr>
          <w:color w:val="FF0000"/>
          <w:lang w:eastAsia="en-US"/>
        </w:rPr>
        <w:t>Dodělat až bude větší přehled – vybrat jen relevantní !!</w:t>
      </w:r>
    </w:p>
    <w:p w14:paraId="490E0D04" w14:textId="0D5046DC" w:rsidR="00DF109F" w:rsidRPr="00DF109F" w:rsidRDefault="00DF109F" w:rsidP="00DF109F">
      <w:pPr>
        <w:pStyle w:val="Normlnprvnodsazen"/>
        <w:divId w:val="1117915535"/>
        <w:rPr>
          <w:lang w:eastAsia="en-US"/>
        </w:rPr>
      </w:pPr>
    </w:p>
    <w:p w14:paraId="0A282881" w14:textId="77777777" w:rsidR="00CF2502" w:rsidRDefault="00E85CCE" w:rsidP="00CF2502">
      <w:pPr>
        <w:pStyle w:val="Normlnprvnodsazen"/>
      </w:pPr>
      <w:r w:rsidRPr="00E85CCE">
        <w:lastRenderedPageBreak/>
        <w:t xml:space="preserve"> </w:t>
      </w:r>
    </w:p>
    <w:p w14:paraId="15C91466" w14:textId="63811DD1" w:rsidR="004F5876" w:rsidRDefault="004F5876" w:rsidP="00CF2502">
      <w:pPr>
        <w:pStyle w:val="Normlnprvnodsazen"/>
      </w:pPr>
      <w:r>
        <w:t xml:space="preserve"> </w:t>
      </w:r>
    </w:p>
    <w:p w14:paraId="3BB8FEE2" w14:textId="64EDF4B6" w:rsidR="004F5876" w:rsidRDefault="004F5876" w:rsidP="004F5876">
      <w:pPr>
        <w:pStyle w:val="Normlnprvnodsazen"/>
      </w:pPr>
      <w:proofErr w:type="spellStart"/>
      <w:r>
        <w:t>Webdev</w:t>
      </w:r>
      <w:proofErr w:type="spellEnd"/>
    </w:p>
    <w:p w14:paraId="239B3D05" w14:textId="6E88AF0F" w:rsidR="004F5876" w:rsidRDefault="004F5876" w:rsidP="00D10A98">
      <w:pPr>
        <w:pStyle w:val="Normlnprvnodsazen"/>
      </w:pPr>
      <w:proofErr w:type="spellStart"/>
      <w:r>
        <w:t>Usability</w:t>
      </w:r>
      <w:proofErr w:type="spellEnd"/>
      <w:r>
        <w:t xml:space="preserve"> and user testing</w:t>
      </w:r>
    </w:p>
    <w:p w14:paraId="0CB0C325" w14:textId="77777777" w:rsidR="004F5876" w:rsidRPr="0064029B" w:rsidRDefault="004F5876" w:rsidP="00D10A98">
      <w:pPr>
        <w:pStyle w:val="Normlnprvnodsazen"/>
      </w:pPr>
    </w:p>
    <w:p w14:paraId="6D6F5FDF" w14:textId="72D103F3" w:rsidR="00814D81" w:rsidRDefault="00814D81" w:rsidP="00CF2502">
      <w:pPr>
        <w:pStyle w:val="Heading1"/>
        <w:numPr>
          <w:ilvl w:val="0"/>
          <w:numId w:val="0"/>
        </w:numPr>
        <w:ind w:left="432" w:hanging="432"/>
      </w:pPr>
      <w:r>
        <w:lastRenderedPageBreak/>
        <w:t>Teoretické základy</w:t>
      </w:r>
    </w:p>
    <w:p w14:paraId="60AE0FC2" w14:textId="72CBCB1D" w:rsidR="00C5669B" w:rsidRDefault="00814D81" w:rsidP="00C5669B">
      <w:pPr>
        <w:pStyle w:val="Heading2"/>
      </w:pPr>
      <w:r>
        <w:t>Virtuální realita</w:t>
      </w:r>
    </w:p>
    <w:p w14:paraId="17C92546" w14:textId="078CFDFC" w:rsidR="00237E18" w:rsidRDefault="00177C4A" w:rsidP="00E45C45">
      <w:pPr>
        <w:pStyle w:val="Quote"/>
        <w:rPr>
          <w:lang w:val="en-US" w:eastAsia="cs-CZ"/>
        </w:rPr>
      </w:pPr>
      <w:r w:rsidRPr="00237E18">
        <w:rPr>
          <w:lang w:val="en-US" w:eastAsia="cs-CZ"/>
        </w:rPr>
        <w:t xml:space="preserve">Inducing targeted </w:t>
      </w:r>
      <w:r w:rsidR="00237E18" w:rsidRPr="00237E18">
        <w:rPr>
          <w:lang w:val="en-US" w:eastAsia="cs-CZ"/>
        </w:rPr>
        <w:t>behavior</w:t>
      </w:r>
      <w:r w:rsidRPr="00237E18">
        <w:rPr>
          <w:lang w:val="en-US" w:eastAsia="cs-CZ"/>
        </w:rPr>
        <w:t xml:space="preserve"> in an organism by using artificial sensory stimulation while the organism has little or no </w:t>
      </w:r>
      <w:r w:rsidR="00237E18" w:rsidRPr="00237E18">
        <w:rPr>
          <w:lang w:val="en-US" w:eastAsia="cs-CZ"/>
        </w:rPr>
        <w:t>awareness</w:t>
      </w:r>
      <w:r w:rsidRPr="00237E18">
        <w:rPr>
          <w:lang w:val="en-US" w:eastAsia="cs-CZ"/>
        </w:rPr>
        <w:t xml:space="preserve"> of the </w:t>
      </w:r>
      <w:r w:rsidR="00237E18" w:rsidRPr="00237E18">
        <w:rPr>
          <w:lang w:val="en-US" w:eastAsia="cs-CZ"/>
        </w:rPr>
        <w:t>interference</w:t>
      </w:r>
      <w:r w:rsidRPr="00237E18">
        <w:rPr>
          <w:lang w:val="en-US" w:eastAsia="cs-CZ"/>
        </w:rPr>
        <w:t>.</w:t>
      </w:r>
      <w:r w:rsidR="00237E18" w:rsidRPr="00237E18">
        <w:rPr>
          <w:lang w:val="en-US" w:eastAsia="cs-CZ"/>
        </w:rPr>
        <w:t xml:space="preserve"> </w:t>
      </w:r>
      <w:r w:rsidR="00237E18" w:rsidRPr="00237E18">
        <w:rPr>
          <w:lang w:val="en-US" w:eastAsia="cs-CZ"/>
        </w:rPr>
        <w:fldChar w:fldCharType="begin"/>
      </w:r>
      <w:r w:rsidR="00237E18" w:rsidRPr="00237E18">
        <w:rPr>
          <w:lang w:val="en-US" w:eastAsia="cs-CZ"/>
        </w:rPr>
        <w:instrText xml:space="preserve"> ADDIN ZOTERO_ITEM CSL_CITATION {"citationID":"EuzRKtqW","properties":{"formattedCitation":"(LaValle 2020)","plainCitation":"(LaValle 2020)","noteIndex":0},"citationItems":[{"id":914,"uris":["http://zotero.org/groups/4599106/items/U9Y2T3GC"],"itemData":{"id":914,"type":"book","language":"en","number-of-pages":"218","publisher":"Cambridge University Press","title":"Virtual Reality","author":[{"family":"LaValle","given":"S.M."}],"issued":{"date-parts":[["2020"]]}}}],"schema":"https://github.com/citation-style-language/schema/raw/master/csl-citation.json"} </w:instrText>
      </w:r>
      <w:r w:rsidR="00237E18" w:rsidRPr="00237E18">
        <w:rPr>
          <w:lang w:val="en-US" w:eastAsia="cs-CZ"/>
        </w:rPr>
        <w:fldChar w:fldCharType="separate"/>
      </w:r>
      <w:r w:rsidR="00237E18" w:rsidRPr="00237E18">
        <w:rPr>
          <w:lang w:val="en-US"/>
        </w:rPr>
        <w:t>(LaValle 2020)</w:t>
      </w:r>
      <w:r w:rsidR="00237E18" w:rsidRPr="00237E18">
        <w:rPr>
          <w:lang w:val="en-US" w:eastAsia="cs-CZ"/>
        </w:rPr>
        <w:fldChar w:fldCharType="end"/>
      </w:r>
    </w:p>
    <w:p w14:paraId="46F85250" w14:textId="0D256DB1" w:rsidR="00E45C45" w:rsidRPr="00E45C45" w:rsidRDefault="00E45C45" w:rsidP="00E45C45">
      <w:pPr>
        <w:rPr>
          <w:lang w:val="en-US" w:eastAsia="cs-CZ"/>
        </w:rPr>
      </w:pPr>
      <w:proofErr w:type="spellStart"/>
      <w:r w:rsidRPr="00E45C45">
        <w:rPr>
          <w:highlight w:val="yellow"/>
          <w:lang w:val="en-US" w:eastAsia="cs-CZ"/>
        </w:rPr>
        <w:t>Stručný</w:t>
      </w:r>
      <w:proofErr w:type="spellEnd"/>
      <w:r w:rsidRPr="00E45C45">
        <w:rPr>
          <w:highlight w:val="yellow"/>
          <w:lang w:val="en-US" w:eastAsia="cs-CZ"/>
        </w:rPr>
        <w:t xml:space="preserve"> </w:t>
      </w:r>
      <w:proofErr w:type="spellStart"/>
      <w:r w:rsidRPr="00E45C45">
        <w:rPr>
          <w:highlight w:val="yellow"/>
          <w:lang w:val="en-US" w:eastAsia="cs-CZ"/>
        </w:rPr>
        <w:t>výpis</w:t>
      </w:r>
      <w:proofErr w:type="spellEnd"/>
      <w:r w:rsidRPr="00E45C45">
        <w:rPr>
          <w:highlight w:val="yellow"/>
          <w:lang w:val="en-US" w:eastAsia="cs-CZ"/>
        </w:rPr>
        <w:t xml:space="preserve"> </w:t>
      </w:r>
      <w:proofErr w:type="spellStart"/>
      <w:r w:rsidRPr="00E45C45">
        <w:rPr>
          <w:highlight w:val="yellow"/>
          <w:lang w:val="en-US" w:eastAsia="cs-CZ"/>
        </w:rPr>
        <w:t>základních</w:t>
      </w:r>
      <w:proofErr w:type="spellEnd"/>
      <w:r w:rsidRPr="00E45C45">
        <w:rPr>
          <w:highlight w:val="yellow"/>
          <w:lang w:val="en-US" w:eastAsia="cs-CZ"/>
        </w:rPr>
        <w:t xml:space="preserve"> </w:t>
      </w:r>
      <w:proofErr w:type="spellStart"/>
      <w:r w:rsidRPr="00E45C45">
        <w:rPr>
          <w:highlight w:val="yellow"/>
          <w:lang w:val="en-US" w:eastAsia="cs-CZ"/>
        </w:rPr>
        <w:t>principů</w:t>
      </w:r>
      <w:proofErr w:type="spellEnd"/>
      <w:r w:rsidRPr="00E45C45">
        <w:rPr>
          <w:highlight w:val="yellow"/>
          <w:lang w:val="en-US" w:eastAsia="cs-CZ"/>
        </w:rPr>
        <w:t xml:space="preserve"> z </w:t>
      </w:r>
      <w:r w:rsidRPr="00E45C45">
        <w:rPr>
          <w:highlight w:val="yellow"/>
          <w:lang w:val="en-US" w:eastAsia="cs-CZ"/>
        </w:rPr>
        <w:fldChar w:fldCharType="begin"/>
      </w:r>
      <w:r w:rsidRPr="00E45C45">
        <w:rPr>
          <w:highlight w:val="yellow"/>
          <w:lang w:val="en-US" w:eastAsia="cs-CZ"/>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schema":"https://github.com/citation-style-language/schema/raw/master/csl-citation.json"} </w:instrText>
      </w:r>
      <w:r w:rsidRPr="00E45C45">
        <w:rPr>
          <w:highlight w:val="yellow"/>
          <w:lang w:val="en-US" w:eastAsia="cs-CZ"/>
        </w:rPr>
        <w:fldChar w:fldCharType="separate"/>
      </w:r>
      <w:r w:rsidRPr="00E45C45">
        <w:rPr>
          <w:highlight w:val="yellow"/>
        </w:rPr>
        <w:t>(Sherman, Craig 2019; Milgram, Kishino 1994; Mazuryk, Gervautz 1999)</w:t>
      </w:r>
      <w:r w:rsidRPr="00E45C45">
        <w:rPr>
          <w:highlight w:val="yellow"/>
          <w:lang w:val="en-US" w:eastAsia="cs-CZ"/>
        </w:rPr>
        <w:fldChar w:fldCharType="end"/>
      </w:r>
      <w:r w:rsidRPr="00E45C45">
        <w:rPr>
          <w:highlight w:val="yellow"/>
          <w:lang w:val="en-US" w:eastAsia="cs-CZ"/>
        </w:rPr>
        <w:t>.</w:t>
      </w:r>
    </w:p>
    <w:p w14:paraId="414662A1" w14:textId="006386F3" w:rsidR="001D0278" w:rsidRDefault="001D0278" w:rsidP="001D0278">
      <w:pPr>
        <w:pStyle w:val="Heading2"/>
      </w:pPr>
      <w:r>
        <w:t>Zobrazovací zařízení</w:t>
      </w:r>
    </w:p>
    <w:p w14:paraId="053CD0C7" w14:textId="67DDCF58" w:rsidR="00017B47" w:rsidRDefault="00017B47" w:rsidP="00017B47">
      <w:pPr>
        <w:rPr>
          <w:b/>
          <w:bCs/>
          <w:lang w:eastAsia="cs-CZ"/>
        </w:rPr>
      </w:pPr>
      <w:r>
        <w:rPr>
          <w:b/>
          <w:bCs/>
          <w:lang w:eastAsia="cs-CZ"/>
        </w:rPr>
        <w:t>HMD</w:t>
      </w:r>
    </w:p>
    <w:p w14:paraId="43686066" w14:textId="0AF46934" w:rsidR="00E45C45" w:rsidRPr="00E45C45" w:rsidRDefault="00E45C45" w:rsidP="00E45C45">
      <w:pPr>
        <w:pStyle w:val="Normlnprvnodsazen"/>
        <w:ind w:firstLine="0"/>
      </w:pPr>
      <w:r>
        <w:t>…</w:t>
      </w:r>
    </w:p>
    <w:p w14:paraId="22882507" w14:textId="5D74B1D3" w:rsidR="00601FD1" w:rsidRDefault="00017B47" w:rsidP="00601FD1">
      <w:pPr>
        <w:rPr>
          <w:lang w:eastAsia="cs-CZ"/>
        </w:rPr>
      </w:pPr>
      <w:r>
        <w:rPr>
          <w:lang w:eastAsia="cs-CZ"/>
        </w:rPr>
        <w:fldChar w:fldCharType="begin"/>
      </w:r>
      <w:r>
        <w:rPr>
          <w:lang w:eastAsia="cs-CZ"/>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Pr>
          <w:lang w:eastAsia="cs-CZ"/>
        </w:rPr>
        <w:fldChar w:fldCharType="separate"/>
      </w:r>
      <w:r w:rsidRPr="00017B47">
        <w:t>(Keil et al. 2021)</w:t>
      </w:r>
      <w:r>
        <w:rPr>
          <w:lang w:eastAsia="cs-CZ"/>
        </w:rPr>
        <w:fldChar w:fldCharType="end"/>
      </w:r>
      <w:r>
        <w:rPr>
          <w:lang w:eastAsia="cs-CZ"/>
        </w:rPr>
        <w:t xml:space="preserve"> uvádí, že důležitým vlivem na míru </w:t>
      </w:r>
      <w:r w:rsidR="00237E18">
        <w:rPr>
          <w:lang w:eastAsia="cs-CZ"/>
        </w:rPr>
        <w:t>imerze,</w:t>
      </w:r>
      <w:r>
        <w:rPr>
          <w:lang w:eastAsia="cs-CZ"/>
        </w:rPr>
        <w:t xml:space="preserve"> a tedy úspěšnost VR aplikace má nejen kvalita zobrazovaných dat, ale také ve velké míře technologické </w:t>
      </w:r>
      <w:proofErr w:type="gramStart"/>
      <w:r>
        <w:rPr>
          <w:lang w:eastAsia="cs-CZ"/>
        </w:rPr>
        <w:t>aspekty</w:t>
      </w:r>
      <w:proofErr w:type="gramEnd"/>
      <w:r>
        <w:rPr>
          <w:lang w:eastAsia="cs-CZ"/>
        </w:rPr>
        <w:t xml:space="preserve"> popř. limitace zobrazovacích zařízení, představuje proto </w:t>
      </w:r>
      <w:r w:rsidR="00601FD1">
        <w:rPr>
          <w:lang w:eastAsia="cs-CZ"/>
        </w:rPr>
        <w:t xml:space="preserve">porovnání </w:t>
      </w:r>
      <w:r>
        <w:rPr>
          <w:lang w:eastAsia="cs-CZ"/>
        </w:rPr>
        <w:t xml:space="preserve">HMD </w:t>
      </w:r>
      <w:r w:rsidR="00601FD1">
        <w:rPr>
          <w:lang w:eastAsia="cs-CZ"/>
        </w:rPr>
        <w:t xml:space="preserve">na základě rozlišení, FOV, FPS a </w:t>
      </w:r>
      <w:proofErr w:type="spellStart"/>
      <w:r w:rsidR="00601FD1">
        <w:rPr>
          <w:lang w:eastAsia="cs-CZ"/>
        </w:rPr>
        <w:t>trackingu</w:t>
      </w:r>
      <w:proofErr w:type="spellEnd"/>
      <w:r w:rsidR="00601FD1">
        <w:rPr>
          <w:lang w:eastAsia="cs-CZ"/>
        </w:rPr>
        <w:t xml:space="preserve"> aktuálně populárních HMD </w:t>
      </w:r>
      <w:r w:rsidR="00601FD1" w:rsidRPr="00601FD1">
        <w:rPr>
          <w:highlight w:val="yellow"/>
          <w:lang w:eastAsia="cs-CZ"/>
        </w:rPr>
        <w:t>– předělat tabulku</w:t>
      </w:r>
      <w:r>
        <w:rPr>
          <w:highlight w:val="yellow"/>
          <w:lang w:eastAsia="cs-CZ"/>
        </w:rPr>
        <w:t xml:space="preserve"> + přidat non HMD zařízení</w:t>
      </w:r>
      <w:r w:rsidR="00601FD1" w:rsidRPr="00601FD1">
        <w:rPr>
          <w:highlight w:val="yellow"/>
          <w:lang w:eastAsia="cs-CZ"/>
        </w:rPr>
        <w:t>?</w:t>
      </w:r>
      <w:r w:rsidR="00601FD1">
        <w:rPr>
          <w:lang w:eastAsia="cs-CZ"/>
        </w:rPr>
        <w:t xml:space="preserve"> </w:t>
      </w:r>
    </w:p>
    <w:p w14:paraId="27A6E7D6" w14:textId="56BCF446" w:rsidR="001D0278" w:rsidRPr="008D4F69" w:rsidRDefault="00E45C45" w:rsidP="001D0278">
      <w:pPr>
        <w:pStyle w:val="Normlnprvnodsazen"/>
        <w:ind w:firstLine="0"/>
      </w:pPr>
      <w:r>
        <w:t>…</w:t>
      </w:r>
    </w:p>
    <w:p w14:paraId="6C764B62" w14:textId="77777777" w:rsidR="001D0278" w:rsidRPr="001D0278" w:rsidRDefault="001D0278" w:rsidP="001D0278">
      <w:pPr>
        <w:rPr>
          <w:lang w:eastAsia="cs-CZ"/>
        </w:rPr>
      </w:pPr>
    </w:p>
    <w:p w14:paraId="5EAD7F56" w14:textId="1639648C" w:rsidR="008A7C63" w:rsidRDefault="008A7C63" w:rsidP="008A7C63">
      <w:pPr>
        <w:pStyle w:val="Heading1"/>
      </w:pPr>
      <w:r>
        <w:lastRenderedPageBreak/>
        <w:t>Výběr Technologie</w:t>
      </w:r>
    </w:p>
    <w:p w14:paraId="32D30F26" w14:textId="75362891" w:rsidR="008A7C63" w:rsidRDefault="008A7C63" w:rsidP="008A7C63">
      <w:pPr>
        <w:rPr>
          <w:lang w:eastAsia="cs-CZ"/>
        </w:rPr>
      </w:pPr>
      <w:r>
        <w:rPr>
          <w:lang w:eastAsia="cs-CZ"/>
        </w:rPr>
        <w:t xml:space="preserve">Vytvoření požadavků na základě průzkumu technologií, dat, náročnosti. </w:t>
      </w:r>
    </w:p>
    <w:p w14:paraId="39BF37DD" w14:textId="1C700144" w:rsidR="001D0278" w:rsidRDefault="001D0278" w:rsidP="001D0278">
      <w:pPr>
        <w:pStyle w:val="Heading2"/>
      </w:pPr>
      <w:r>
        <w:t>Data</w:t>
      </w:r>
    </w:p>
    <w:p w14:paraId="0FED4202" w14:textId="3384233A" w:rsidR="001D0278" w:rsidRPr="001D0278" w:rsidRDefault="001D0278" w:rsidP="001D0278">
      <w:pPr>
        <w:pStyle w:val="Heading2"/>
      </w:pPr>
      <w:proofErr w:type="gramStart"/>
      <w:r>
        <w:t>Požadavky !!</w:t>
      </w:r>
      <w:proofErr w:type="gramEnd"/>
    </w:p>
    <w:p w14:paraId="55F6069D" w14:textId="29B0983B" w:rsidR="0052704B" w:rsidRDefault="0052704B" w:rsidP="0052704B">
      <w:pPr>
        <w:pStyle w:val="Heading1"/>
      </w:pPr>
      <w:r>
        <w:lastRenderedPageBreak/>
        <w:t>Výběr dat</w:t>
      </w:r>
    </w:p>
    <w:p w14:paraId="76CCC9E0" w14:textId="0A0C1005" w:rsidR="0052704B" w:rsidRDefault="0052704B" w:rsidP="0052704B">
      <w:pPr>
        <w:pStyle w:val="Heading1"/>
      </w:pPr>
      <w:r>
        <w:lastRenderedPageBreak/>
        <w:t>Implementace</w:t>
      </w:r>
    </w:p>
    <w:p w14:paraId="206434CA" w14:textId="5A2DB33A" w:rsidR="00C91A6A" w:rsidRPr="00E45C45" w:rsidRDefault="00C91A6A" w:rsidP="00E45C45">
      <w:pPr>
        <w:pStyle w:val="Heading2"/>
        <w:numPr>
          <w:ilvl w:val="0"/>
          <w:numId w:val="0"/>
        </w:numPr>
      </w:pPr>
    </w:p>
    <w:p w14:paraId="6D465D65" w14:textId="7A7EA76F" w:rsidR="0052704B" w:rsidRDefault="0052704B" w:rsidP="0052704B">
      <w:pPr>
        <w:pStyle w:val="Heading1"/>
      </w:pPr>
      <w:r>
        <w:lastRenderedPageBreak/>
        <w:t>Uživatelské testování</w:t>
      </w:r>
    </w:p>
    <w:p w14:paraId="67EA58FD" w14:textId="77777777" w:rsidR="0052704B" w:rsidRPr="0052704B" w:rsidRDefault="0052704B" w:rsidP="0052704B">
      <w:pPr>
        <w:rPr>
          <w:lang w:eastAsia="cs-CZ"/>
        </w:rPr>
      </w:pPr>
    </w:p>
    <w:p w14:paraId="59525997" w14:textId="77777777" w:rsidR="008A7C63" w:rsidRPr="008A7C63" w:rsidRDefault="008A7C63" w:rsidP="008A7C63">
      <w:pPr>
        <w:pStyle w:val="Normlnprvnodsazen"/>
      </w:pPr>
    </w:p>
    <w:p w14:paraId="77D7D320" w14:textId="758A7667" w:rsidR="00BA360B" w:rsidRDefault="00BA360B" w:rsidP="00BA360B">
      <w:pPr>
        <w:pStyle w:val="Heading1"/>
      </w:pPr>
      <w:proofErr w:type="gramStart"/>
      <w:r>
        <w:lastRenderedPageBreak/>
        <w:t>Diskuze</w:t>
      </w:r>
      <w:proofErr w:type="gramEnd"/>
      <w:r w:rsidR="0052704B">
        <w:t xml:space="preserve"> Výsledků</w:t>
      </w:r>
    </w:p>
    <w:p w14:paraId="5033E24B" w14:textId="5F5D63C4" w:rsidR="00BA360B" w:rsidRDefault="00BA360B" w:rsidP="00BA360B">
      <w:pPr>
        <w:pStyle w:val="Heading1"/>
      </w:pPr>
      <w:r>
        <w:lastRenderedPageBreak/>
        <w:t>Závěr</w:t>
      </w:r>
    </w:p>
    <w:p w14:paraId="1CC94493" w14:textId="77777777" w:rsidR="00BA360B" w:rsidRPr="00BA360B" w:rsidRDefault="00BA360B" w:rsidP="00BA360B">
      <w:pPr>
        <w:rPr>
          <w:lang w:eastAsia="cs-CZ"/>
        </w:rPr>
      </w:pPr>
    </w:p>
    <w:p w14:paraId="37CCE7BB" w14:textId="77777777" w:rsidR="00BA360B" w:rsidRPr="00BA360B" w:rsidRDefault="00BA360B" w:rsidP="00BA360B">
      <w:pPr>
        <w:pStyle w:val="Normlnprvnodsazen"/>
      </w:pPr>
    </w:p>
    <w:p w14:paraId="71751C3D" w14:textId="77777777" w:rsidR="0039259F" w:rsidRPr="0039259F" w:rsidRDefault="0039259F" w:rsidP="0039259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14"/>
          <w:footerReference w:type="default" r:id="rId15"/>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16"/>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634CD" w14:textId="77777777" w:rsidR="00660D6F" w:rsidRDefault="00660D6F" w:rsidP="0057088F">
      <w:pPr>
        <w:spacing w:after="0" w:line="240" w:lineRule="auto"/>
      </w:pPr>
      <w:r>
        <w:separator/>
      </w:r>
    </w:p>
  </w:endnote>
  <w:endnote w:type="continuationSeparator" w:id="0">
    <w:p w14:paraId="1A219E24" w14:textId="77777777" w:rsidR="00660D6F" w:rsidRDefault="00660D6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End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57E3D" w14:textId="77777777" w:rsidR="00660D6F" w:rsidRDefault="00660D6F" w:rsidP="0057088F">
      <w:pPr>
        <w:spacing w:after="0" w:line="240" w:lineRule="auto"/>
      </w:pPr>
      <w:r>
        <w:separator/>
      </w:r>
    </w:p>
  </w:footnote>
  <w:footnote w:type="continuationSeparator" w:id="0">
    <w:p w14:paraId="23A26B2E" w14:textId="77777777" w:rsidR="00660D6F" w:rsidRDefault="00660D6F"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63A8A22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F021D2"/>
    <w:multiLevelType w:val="hybridMultilevel"/>
    <w:tmpl w:val="6DBA0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F7AA5"/>
    <w:multiLevelType w:val="hybridMultilevel"/>
    <w:tmpl w:val="015C7F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D5136F"/>
    <w:multiLevelType w:val="hybridMultilevel"/>
    <w:tmpl w:val="DB3ADAA2"/>
    <w:lvl w:ilvl="0" w:tplc="C0BC8E3A">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5" w15:restartNumberingAfterBreak="0">
    <w:nsid w:val="0E9819A6"/>
    <w:multiLevelType w:val="hybridMultilevel"/>
    <w:tmpl w:val="3F446078"/>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E373B7"/>
    <w:multiLevelType w:val="hybridMultilevel"/>
    <w:tmpl w:val="9A1CAD3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4D38D4"/>
    <w:multiLevelType w:val="hybridMultilevel"/>
    <w:tmpl w:val="C7DCED1A"/>
    <w:lvl w:ilvl="0" w:tplc="060EBDEE">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8" w15:restartNumberingAfterBreak="0">
    <w:nsid w:val="2CC539E0"/>
    <w:multiLevelType w:val="hybridMultilevel"/>
    <w:tmpl w:val="74488FA0"/>
    <w:lvl w:ilvl="0" w:tplc="409E6158">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8C1074"/>
    <w:multiLevelType w:val="hybridMultilevel"/>
    <w:tmpl w:val="BDD2D3F8"/>
    <w:lvl w:ilvl="0" w:tplc="45B2140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6F71D6"/>
    <w:multiLevelType w:val="hybridMultilevel"/>
    <w:tmpl w:val="E1E834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BC0DB3"/>
    <w:multiLevelType w:val="hybridMultilevel"/>
    <w:tmpl w:val="FC944B30"/>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2" w15:restartNumberingAfterBreak="0">
    <w:nsid w:val="380A22EB"/>
    <w:multiLevelType w:val="hybridMultilevel"/>
    <w:tmpl w:val="F2A2E116"/>
    <w:lvl w:ilvl="0" w:tplc="04EAD3E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143576"/>
    <w:multiLevelType w:val="hybridMultilevel"/>
    <w:tmpl w:val="EDC419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D45C23"/>
    <w:multiLevelType w:val="hybridMultilevel"/>
    <w:tmpl w:val="D834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BF32E0"/>
    <w:multiLevelType w:val="hybridMultilevel"/>
    <w:tmpl w:val="E08260C2"/>
    <w:lvl w:ilvl="0" w:tplc="7C8EF56A">
      <w:start w:val="1"/>
      <w:numFmt w:val="decimal"/>
      <w:lvlText w:val="%1)"/>
      <w:lvlJc w:val="left"/>
      <w:pPr>
        <w:ind w:left="717" w:hanging="360"/>
      </w:pPr>
      <w:rPr>
        <w:rFonts w:hint="default"/>
        <w:b/>
        <w:bCs/>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6" w15:restartNumberingAfterBreak="0">
    <w:nsid w:val="41D558DA"/>
    <w:multiLevelType w:val="multilevel"/>
    <w:tmpl w:val="A650C47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2E8041A"/>
    <w:multiLevelType w:val="hybridMultilevel"/>
    <w:tmpl w:val="376C7F4C"/>
    <w:lvl w:ilvl="0" w:tplc="054EF900">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8" w15:restartNumberingAfterBreak="0">
    <w:nsid w:val="44842E29"/>
    <w:multiLevelType w:val="multilevel"/>
    <w:tmpl w:val="B4DCEF2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74B50D9"/>
    <w:multiLevelType w:val="hybridMultilevel"/>
    <w:tmpl w:val="AF54D050"/>
    <w:lvl w:ilvl="0" w:tplc="E572FC6E">
      <w:start w:val="1"/>
      <w:numFmt w:val="decimal"/>
      <w:lvlText w:val="%1)"/>
      <w:lvlJc w:val="left"/>
      <w:pPr>
        <w:ind w:left="717" w:hanging="360"/>
      </w:pPr>
      <w:rPr>
        <w:rFonts w:hint="default"/>
        <w:i w:val="0"/>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0" w15:restartNumberingAfterBreak="0">
    <w:nsid w:val="47763DBE"/>
    <w:multiLevelType w:val="hybridMultilevel"/>
    <w:tmpl w:val="A1861558"/>
    <w:lvl w:ilvl="0" w:tplc="4D94BB1C">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1" w15:restartNumberingAfterBreak="0">
    <w:nsid w:val="488D0701"/>
    <w:multiLevelType w:val="hybridMultilevel"/>
    <w:tmpl w:val="785E351C"/>
    <w:lvl w:ilvl="0" w:tplc="70669ADC">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2" w15:restartNumberingAfterBreak="0">
    <w:nsid w:val="48D84CE0"/>
    <w:multiLevelType w:val="hybridMultilevel"/>
    <w:tmpl w:val="FCAAB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15D4C"/>
    <w:multiLevelType w:val="hybridMultilevel"/>
    <w:tmpl w:val="F33ABF1C"/>
    <w:lvl w:ilvl="0" w:tplc="04050011">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4" w15:restartNumberingAfterBreak="0">
    <w:nsid w:val="4ADC2E94"/>
    <w:multiLevelType w:val="hybridMultilevel"/>
    <w:tmpl w:val="1F52FAAA"/>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F565A1A"/>
    <w:multiLevelType w:val="hybridMultilevel"/>
    <w:tmpl w:val="A2B6C964"/>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6" w15:restartNumberingAfterBreak="0">
    <w:nsid w:val="51502893"/>
    <w:multiLevelType w:val="hybridMultilevel"/>
    <w:tmpl w:val="7616972E"/>
    <w:lvl w:ilvl="0" w:tplc="9D4E4CB6">
      <w:start w:val="1"/>
      <w:numFmt w:val="bullet"/>
      <w:lvlText w:val=""/>
      <w:lvlJc w:val="left"/>
      <w:pPr>
        <w:ind w:left="717" w:hanging="360"/>
      </w:pPr>
      <w:rPr>
        <w:rFonts w:ascii="Wingdings" w:eastAsiaTheme="minorHAnsi" w:hAnsi="Wingdings" w:cstheme="minorBidi" w:hint="default"/>
        <w:sz w:val="23"/>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7" w15:restartNumberingAfterBreak="0">
    <w:nsid w:val="56C461E4"/>
    <w:multiLevelType w:val="hybridMultilevel"/>
    <w:tmpl w:val="91D8A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51762B"/>
    <w:multiLevelType w:val="hybridMultilevel"/>
    <w:tmpl w:val="E442334C"/>
    <w:lvl w:ilvl="0" w:tplc="B23AF8D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57BD2768"/>
    <w:multiLevelType w:val="hybridMultilevel"/>
    <w:tmpl w:val="D6A615CA"/>
    <w:lvl w:ilvl="0" w:tplc="89A60512">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0" w15:restartNumberingAfterBreak="0">
    <w:nsid w:val="582B3136"/>
    <w:multiLevelType w:val="hybridMultilevel"/>
    <w:tmpl w:val="3864D588"/>
    <w:lvl w:ilvl="0" w:tplc="3DD45012">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1" w15:restartNumberingAfterBreak="0">
    <w:nsid w:val="5DAC5592"/>
    <w:multiLevelType w:val="hybridMultilevel"/>
    <w:tmpl w:val="9858F3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D52820"/>
    <w:multiLevelType w:val="hybridMultilevel"/>
    <w:tmpl w:val="B5E24D70"/>
    <w:lvl w:ilvl="0" w:tplc="940869FE">
      <w:start w:val="1"/>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3" w15:restartNumberingAfterBreak="0">
    <w:nsid w:val="689F667C"/>
    <w:multiLevelType w:val="hybridMultilevel"/>
    <w:tmpl w:val="152A32F4"/>
    <w:lvl w:ilvl="0" w:tplc="6A84B338">
      <w:start w:val="1"/>
      <w:numFmt w:val="bullet"/>
      <w:lvlText w:val=""/>
      <w:lvlJc w:val="left"/>
      <w:pPr>
        <w:ind w:left="720" w:hanging="360"/>
      </w:pPr>
      <w:rPr>
        <w:rFonts w:ascii="Wingdings" w:eastAsiaTheme="minorHAnsi" w:hAnsi="Wingdings" w:cstheme="minorBidi" w:hint="default"/>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D31068"/>
    <w:multiLevelType w:val="hybridMultilevel"/>
    <w:tmpl w:val="F5D0D7FA"/>
    <w:lvl w:ilvl="0" w:tplc="8ADA4EB6">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5" w15:restartNumberingAfterBreak="0">
    <w:nsid w:val="6B8224F3"/>
    <w:multiLevelType w:val="hybridMultilevel"/>
    <w:tmpl w:val="70C6FA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8521DE"/>
    <w:multiLevelType w:val="multilevel"/>
    <w:tmpl w:val="375C4D56"/>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D366C0"/>
    <w:multiLevelType w:val="hybridMultilevel"/>
    <w:tmpl w:val="1C903F66"/>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38" w15:restartNumberingAfterBreak="0">
    <w:nsid w:val="770F4D46"/>
    <w:multiLevelType w:val="hybridMultilevel"/>
    <w:tmpl w:val="E4F6771A"/>
    <w:lvl w:ilvl="0" w:tplc="1B0AA6D0">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9" w15:restartNumberingAfterBreak="0">
    <w:nsid w:val="77844BBD"/>
    <w:multiLevelType w:val="hybridMultilevel"/>
    <w:tmpl w:val="9CA01790"/>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452DAC"/>
    <w:multiLevelType w:val="hybridMultilevel"/>
    <w:tmpl w:val="A9024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9C0256"/>
    <w:multiLevelType w:val="hybridMultilevel"/>
    <w:tmpl w:val="8C52A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F4972DD"/>
    <w:multiLevelType w:val="hybridMultilevel"/>
    <w:tmpl w:val="C4A46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1403108">
    <w:abstractNumId w:val="36"/>
  </w:num>
  <w:num w:numId="2" w16cid:durableId="1254359140">
    <w:abstractNumId w:val="40"/>
  </w:num>
  <w:num w:numId="3" w16cid:durableId="1209223250">
    <w:abstractNumId w:val="22"/>
  </w:num>
  <w:num w:numId="4" w16cid:durableId="1495294305">
    <w:abstractNumId w:val="42"/>
  </w:num>
  <w:num w:numId="5" w16cid:durableId="469832051">
    <w:abstractNumId w:val="37"/>
  </w:num>
  <w:num w:numId="6" w16cid:durableId="1985235882">
    <w:abstractNumId w:val="11"/>
  </w:num>
  <w:num w:numId="7" w16cid:durableId="1853109967">
    <w:abstractNumId w:val="1"/>
  </w:num>
  <w:num w:numId="8" w16cid:durableId="1487012863">
    <w:abstractNumId w:val="0"/>
  </w:num>
  <w:num w:numId="9" w16cid:durableId="752629500">
    <w:abstractNumId w:val="8"/>
  </w:num>
  <w:num w:numId="10" w16cid:durableId="454060360">
    <w:abstractNumId w:val="41"/>
  </w:num>
  <w:num w:numId="11" w16cid:durableId="45687158">
    <w:abstractNumId w:val="29"/>
  </w:num>
  <w:num w:numId="12" w16cid:durableId="275337061">
    <w:abstractNumId w:val="17"/>
  </w:num>
  <w:num w:numId="13" w16cid:durableId="251359961">
    <w:abstractNumId w:val="14"/>
  </w:num>
  <w:num w:numId="14" w16cid:durableId="808982757">
    <w:abstractNumId w:val="10"/>
  </w:num>
  <w:num w:numId="15" w16cid:durableId="1587226271">
    <w:abstractNumId w:val="21"/>
  </w:num>
  <w:num w:numId="16" w16cid:durableId="1932544207">
    <w:abstractNumId w:val="12"/>
  </w:num>
  <w:num w:numId="17" w16cid:durableId="1411780454">
    <w:abstractNumId w:val="24"/>
  </w:num>
  <w:num w:numId="18" w16cid:durableId="1241793857">
    <w:abstractNumId w:val="39"/>
  </w:num>
  <w:num w:numId="19" w16cid:durableId="2036223989">
    <w:abstractNumId w:val="5"/>
  </w:num>
  <w:num w:numId="20" w16cid:durableId="905527175">
    <w:abstractNumId w:val="6"/>
  </w:num>
  <w:num w:numId="21" w16cid:durableId="649134335">
    <w:abstractNumId w:val="9"/>
  </w:num>
  <w:num w:numId="22" w16cid:durableId="1758751584">
    <w:abstractNumId w:val="33"/>
  </w:num>
  <w:num w:numId="23" w16cid:durableId="1187251314">
    <w:abstractNumId w:val="26"/>
  </w:num>
  <w:num w:numId="24" w16cid:durableId="652877574">
    <w:abstractNumId w:val="32"/>
  </w:num>
  <w:num w:numId="25" w16cid:durableId="791049168">
    <w:abstractNumId w:val="13"/>
  </w:num>
  <w:num w:numId="26" w16cid:durableId="399986381">
    <w:abstractNumId w:val="25"/>
  </w:num>
  <w:num w:numId="27" w16cid:durableId="436170420">
    <w:abstractNumId w:val="7"/>
  </w:num>
  <w:num w:numId="28" w16cid:durableId="1628924631">
    <w:abstractNumId w:val="38"/>
  </w:num>
  <w:num w:numId="29" w16cid:durableId="578712079">
    <w:abstractNumId w:val="19"/>
  </w:num>
  <w:num w:numId="30" w16cid:durableId="1824395747">
    <w:abstractNumId w:val="15"/>
  </w:num>
  <w:num w:numId="31" w16cid:durableId="1233350882">
    <w:abstractNumId w:val="31"/>
  </w:num>
  <w:num w:numId="32" w16cid:durableId="250161483">
    <w:abstractNumId w:val="34"/>
  </w:num>
  <w:num w:numId="33" w16cid:durableId="1962958252">
    <w:abstractNumId w:val="20"/>
  </w:num>
  <w:num w:numId="34" w16cid:durableId="1760786812">
    <w:abstractNumId w:val="30"/>
  </w:num>
  <w:num w:numId="35" w16cid:durableId="280379316">
    <w:abstractNumId w:val="4"/>
  </w:num>
  <w:num w:numId="36" w16cid:durableId="1313409045">
    <w:abstractNumId w:val="23"/>
  </w:num>
  <w:num w:numId="37" w16cid:durableId="561015613">
    <w:abstractNumId w:val="3"/>
  </w:num>
  <w:num w:numId="38" w16cid:durableId="126167713">
    <w:abstractNumId w:val="2"/>
  </w:num>
  <w:num w:numId="39" w16cid:durableId="1282883090">
    <w:abstractNumId w:val="35"/>
  </w:num>
  <w:num w:numId="40" w16cid:durableId="1489325549">
    <w:abstractNumId w:val="27"/>
  </w:num>
  <w:num w:numId="41" w16cid:durableId="977563874">
    <w:abstractNumId w:val="18"/>
  </w:num>
  <w:num w:numId="42" w16cid:durableId="54547665">
    <w:abstractNumId w:val="16"/>
  </w:num>
  <w:num w:numId="43" w16cid:durableId="2229093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62FE"/>
    <w:rsid w:val="000603F4"/>
    <w:rsid w:val="00060FA3"/>
    <w:rsid w:val="0006186B"/>
    <w:rsid w:val="00061B23"/>
    <w:rsid w:val="000621C4"/>
    <w:rsid w:val="00062778"/>
    <w:rsid w:val="00063B39"/>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21BA"/>
    <w:rsid w:val="000E2DB4"/>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92B"/>
    <w:rsid w:val="00102B7A"/>
    <w:rsid w:val="00103C96"/>
    <w:rsid w:val="00103FC7"/>
    <w:rsid w:val="00105208"/>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DBC"/>
    <w:rsid w:val="001476BF"/>
    <w:rsid w:val="00152472"/>
    <w:rsid w:val="00153591"/>
    <w:rsid w:val="00154B1A"/>
    <w:rsid w:val="00155839"/>
    <w:rsid w:val="00160642"/>
    <w:rsid w:val="0016166D"/>
    <w:rsid w:val="00161794"/>
    <w:rsid w:val="001625BA"/>
    <w:rsid w:val="00165406"/>
    <w:rsid w:val="001659BF"/>
    <w:rsid w:val="00165D16"/>
    <w:rsid w:val="00167587"/>
    <w:rsid w:val="001707B0"/>
    <w:rsid w:val="00172C6A"/>
    <w:rsid w:val="00173AED"/>
    <w:rsid w:val="00173B48"/>
    <w:rsid w:val="00174B1A"/>
    <w:rsid w:val="001755AB"/>
    <w:rsid w:val="00175F2F"/>
    <w:rsid w:val="00176278"/>
    <w:rsid w:val="00176E26"/>
    <w:rsid w:val="00177902"/>
    <w:rsid w:val="00177A60"/>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5562"/>
    <w:rsid w:val="001F7726"/>
    <w:rsid w:val="002002E8"/>
    <w:rsid w:val="002004AB"/>
    <w:rsid w:val="0020083C"/>
    <w:rsid w:val="002008B7"/>
    <w:rsid w:val="00201373"/>
    <w:rsid w:val="002024B9"/>
    <w:rsid w:val="00202C64"/>
    <w:rsid w:val="00202F4E"/>
    <w:rsid w:val="00202F81"/>
    <w:rsid w:val="002045FA"/>
    <w:rsid w:val="00204767"/>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9BE"/>
    <w:rsid w:val="002C203E"/>
    <w:rsid w:val="002C2AA7"/>
    <w:rsid w:val="002C3848"/>
    <w:rsid w:val="002C6029"/>
    <w:rsid w:val="002C611D"/>
    <w:rsid w:val="002C70E4"/>
    <w:rsid w:val="002D04E3"/>
    <w:rsid w:val="002D1412"/>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5007F"/>
    <w:rsid w:val="003512AA"/>
    <w:rsid w:val="00352656"/>
    <w:rsid w:val="00353F72"/>
    <w:rsid w:val="00354009"/>
    <w:rsid w:val="0035771D"/>
    <w:rsid w:val="0036038A"/>
    <w:rsid w:val="00360AD3"/>
    <w:rsid w:val="00360AF5"/>
    <w:rsid w:val="00362BFB"/>
    <w:rsid w:val="00362C8A"/>
    <w:rsid w:val="00363D7A"/>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88"/>
    <w:rsid w:val="003A4332"/>
    <w:rsid w:val="003A6E81"/>
    <w:rsid w:val="003A7F53"/>
    <w:rsid w:val="003B0119"/>
    <w:rsid w:val="003B02C1"/>
    <w:rsid w:val="003B04A0"/>
    <w:rsid w:val="003B1824"/>
    <w:rsid w:val="003B21DF"/>
    <w:rsid w:val="003B255A"/>
    <w:rsid w:val="003B32C1"/>
    <w:rsid w:val="003B3A1C"/>
    <w:rsid w:val="003B3F22"/>
    <w:rsid w:val="003B4CEA"/>
    <w:rsid w:val="003B7745"/>
    <w:rsid w:val="003C1620"/>
    <w:rsid w:val="003C19AD"/>
    <w:rsid w:val="003C24A0"/>
    <w:rsid w:val="003C3544"/>
    <w:rsid w:val="003C3934"/>
    <w:rsid w:val="003C4980"/>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418C"/>
    <w:rsid w:val="003E45F7"/>
    <w:rsid w:val="003E4D55"/>
    <w:rsid w:val="003E4E87"/>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6871"/>
    <w:rsid w:val="00426CD6"/>
    <w:rsid w:val="00426DB9"/>
    <w:rsid w:val="0042720A"/>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FE8"/>
    <w:rsid w:val="00570542"/>
    <w:rsid w:val="00570821"/>
    <w:rsid w:val="0057088F"/>
    <w:rsid w:val="00570D26"/>
    <w:rsid w:val="0057166A"/>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7238"/>
    <w:rsid w:val="005B7816"/>
    <w:rsid w:val="005C0B03"/>
    <w:rsid w:val="005C1433"/>
    <w:rsid w:val="005C2018"/>
    <w:rsid w:val="005C2B0C"/>
    <w:rsid w:val="005C385E"/>
    <w:rsid w:val="005C4065"/>
    <w:rsid w:val="005C5F32"/>
    <w:rsid w:val="005C6444"/>
    <w:rsid w:val="005D0C0B"/>
    <w:rsid w:val="005D0DDA"/>
    <w:rsid w:val="005D1867"/>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FD1"/>
    <w:rsid w:val="00602BC1"/>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4029B"/>
    <w:rsid w:val="00641DB4"/>
    <w:rsid w:val="006425C0"/>
    <w:rsid w:val="00642B65"/>
    <w:rsid w:val="00642FED"/>
    <w:rsid w:val="00643366"/>
    <w:rsid w:val="00643CD3"/>
    <w:rsid w:val="00643E22"/>
    <w:rsid w:val="006517BE"/>
    <w:rsid w:val="00654DFA"/>
    <w:rsid w:val="00655AB2"/>
    <w:rsid w:val="00655ADE"/>
    <w:rsid w:val="00655B34"/>
    <w:rsid w:val="00655E8A"/>
    <w:rsid w:val="0066099C"/>
    <w:rsid w:val="00660D6F"/>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BA0"/>
    <w:rsid w:val="00684388"/>
    <w:rsid w:val="0068467D"/>
    <w:rsid w:val="006851E1"/>
    <w:rsid w:val="006855C3"/>
    <w:rsid w:val="00691B2A"/>
    <w:rsid w:val="00691FFB"/>
    <w:rsid w:val="00692A28"/>
    <w:rsid w:val="006942BF"/>
    <w:rsid w:val="00694D9E"/>
    <w:rsid w:val="00695181"/>
    <w:rsid w:val="0069578B"/>
    <w:rsid w:val="006A0035"/>
    <w:rsid w:val="006A0611"/>
    <w:rsid w:val="006A0B76"/>
    <w:rsid w:val="006A1755"/>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5673"/>
    <w:rsid w:val="006F5792"/>
    <w:rsid w:val="006F6B1C"/>
    <w:rsid w:val="0070103C"/>
    <w:rsid w:val="00702648"/>
    <w:rsid w:val="00704504"/>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6B07"/>
    <w:rsid w:val="007A7D05"/>
    <w:rsid w:val="007A7D1E"/>
    <w:rsid w:val="007B01D8"/>
    <w:rsid w:val="007B156E"/>
    <w:rsid w:val="007B17B2"/>
    <w:rsid w:val="007B245F"/>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305F"/>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79A5"/>
    <w:rsid w:val="008C7CAA"/>
    <w:rsid w:val="008D14E2"/>
    <w:rsid w:val="008D3600"/>
    <w:rsid w:val="008D36F7"/>
    <w:rsid w:val="008D3976"/>
    <w:rsid w:val="008D47C3"/>
    <w:rsid w:val="008D4F69"/>
    <w:rsid w:val="008D629C"/>
    <w:rsid w:val="008D63E4"/>
    <w:rsid w:val="008D6B1A"/>
    <w:rsid w:val="008D7A29"/>
    <w:rsid w:val="008E01FA"/>
    <w:rsid w:val="008E03A7"/>
    <w:rsid w:val="008E0913"/>
    <w:rsid w:val="008E0F53"/>
    <w:rsid w:val="008E1886"/>
    <w:rsid w:val="008E1FA3"/>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2FAF"/>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E1B"/>
    <w:rsid w:val="009F647F"/>
    <w:rsid w:val="009F7793"/>
    <w:rsid w:val="00A0027D"/>
    <w:rsid w:val="00A00E22"/>
    <w:rsid w:val="00A0160C"/>
    <w:rsid w:val="00A01738"/>
    <w:rsid w:val="00A0191C"/>
    <w:rsid w:val="00A01E8F"/>
    <w:rsid w:val="00A01EFB"/>
    <w:rsid w:val="00A0311C"/>
    <w:rsid w:val="00A03C17"/>
    <w:rsid w:val="00A04B34"/>
    <w:rsid w:val="00A04CB4"/>
    <w:rsid w:val="00A05023"/>
    <w:rsid w:val="00A0502F"/>
    <w:rsid w:val="00A054DB"/>
    <w:rsid w:val="00A0596B"/>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56E"/>
    <w:rsid w:val="00A43E42"/>
    <w:rsid w:val="00A45089"/>
    <w:rsid w:val="00A450C5"/>
    <w:rsid w:val="00A45575"/>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6A39"/>
    <w:rsid w:val="00B97983"/>
    <w:rsid w:val="00BA0A70"/>
    <w:rsid w:val="00BA0E2C"/>
    <w:rsid w:val="00BA2782"/>
    <w:rsid w:val="00BA2CD7"/>
    <w:rsid w:val="00BA360B"/>
    <w:rsid w:val="00BA42DE"/>
    <w:rsid w:val="00BA58CC"/>
    <w:rsid w:val="00BA66DD"/>
    <w:rsid w:val="00BA672C"/>
    <w:rsid w:val="00BA693E"/>
    <w:rsid w:val="00BA6B17"/>
    <w:rsid w:val="00BA6EDD"/>
    <w:rsid w:val="00BB0010"/>
    <w:rsid w:val="00BB0990"/>
    <w:rsid w:val="00BB36E7"/>
    <w:rsid w:val="00BB4575"/>
    <w:rsid w:val="00BC0174"/>
    <w:rsid w:val="00BC1647"/>
    <w:rsid w:val="00BC178D"/>
    <w:rsid w:val="00BC183B"/>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6F12"/>
    <w:rsid w:val="00C17E5D"/>
    <w:rsid w:val="00C200F1"/>
    <w:rsid w:val="00C20470"/>
    <w:rsid w:val="00C20EA7"/>
    <w:rsid w:val="00C2121F"/>
    <w:rsid w:val="00C21557"/>
    <w:rsid w:val="00C220DE"/>
    <w:rsid w:val="00C2270D"/>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E2D"/>
    <w:rsid w:val="00C37231"/>
    <w:rsid w:val="00C4136B"/>
    <w:rsid w:val="00C41F2F"/>
    <w:rsid w:val="00C4493D"/>
    <w:rsid w:val="00C458C0"/>
    <w:rsid w:val="00C459B3"/>
    <w:rsid w:val="00C45F6F"/>
    <w:rsid w:val="00C46CEC"/>
    <w:rsid w:val="00C476B9"/>
    <w:rsid w:val="00C476E8"/>
    <w:rsid w:val="00C47DCD"/>
    <w:rsid w:val="00C50678"/>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7170"/>
    <w:rsid w:val="00D40FD8"/>
    <w:rsid w:val="00D415C6"/>
    <w:rsid w:val="00D42CB3"/>
    <w:rsid w:val="00D42FE2"/>
    <w:rsid w:val="00D4304F"/>
    <w:rsid w:val="00D449FE"/>
    <w:rsid w:val="00D45490"/>
    <w:rsid w:val="00D45D24"/>
    <w:rsid w:val="00D46129"/>
    <w:rsid w:val="00D46519"/>
    <w:rsid w:val="00D470A1"/>
    <w:rsid w:val="00D50FA3"/>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5170"/>
    <w:rsid w:val="00D75829"/>
    <w:rsid w:val="00D7609D"/>
    <w:rsid w:val="00D762C2"/>
    <w:rsid w:val="00D771C1"/>
    <w:rsid w:val="00D77CE3"/>
    <w:rsid w:val="00D8045D"/>
    <w:rsid w:val="00D810FF"/>
    <w:rsid w:val="00D815A6"/>
    <w:rsid w:val="00D8188A"/>
    <w:rsid w:val="00D81E92"/>
    <w:rsid w:val="00D8298B"/>
    <w:rsid w:val="00D8304B"/>
    <w:rsid w:val="00D84BD8"/>
    <w:rsid w:val="00D85329"/>
    <w:rsid w:val="00D85804"/>
    <w:rsid w:val="00D85A72"/>
    <w:rsid w:val="00D85EFD"/>
    <w:rsid w:val="00D8602A"/>
    <w:rsid w:val="00D86407"/>
    <w:rsid w:val="00D865CE"/>
    <w:rsid w:val="00D8764F"/>
    <w:rsid w:val="00D90F14"/>
    <w:rsid w:val="00D91F1B"/>
    <w:rsid w:val="00D922F8"/>
    <w:rsid w:val="00D926BF"/>
    <w:rsid w:val="00D93259"/>
    <w:rsid w:val="00D932C7"/>
    <w:rsid w:val="00D93CEB"/>
    <w:rsid w:val="00D94545"/>
    <w:rsid w:val="00D9487E"/>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7820"/>
    <w:rsid w:val="00DC1A0C"/>
    <w:rsid w:val="00DC1E50"/>
    <w:rsid w:val="00DC2661"/>
    <w:rsid w:val="00DC46F0"/>
    <w:rsid w:val="00DC4E4C"/>
    <w:rsid w:val="00DC59C7"/>
    <w:rsid w:val="00DC77BB"/>
    <w:rsid w:val="00DD0B60"/>
    <w:rsid w:val="00DD1B17"/>
    <w:rsid w:val="00DD1E22"/>
    <w:rsid w:val="00DD20D6"/>
    <w:rsid w:val="00DD238E"/>
    <w:rsid w:val="00DD691C"/>
    <w:rsid w:val="00DD6F79"/>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3F78"/>
    <w:rsid w:val="00E76F73"/>
    <w:rsid w:val="00E773D1"/>
    <w:rsid w:val="00E80D9A"/>
    <w:rsid w:val="00E8267C"/>
    <w:rsid w:val="00E83356"/>
    <w:rsid w:val="00E8338A"/>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CE0"/>
    <w:rsid w:val="00EA64C8"/>
    <w:rsid w:val="00EA7878"/>
    <w:rsid w:val="00EB07F0"/>
    <w:rsid w:val="00EB122E"/>
    <w:rsid w:val="00EB1A5A"/>
    <w:rsid w:val="00EB24FE"/>
    <w:rsid w:val="00EB34FB"/>
    <w:rsid w:val="00EB506D"/>
    <w:rsid w:val="00EB5F56"/>
    <w:rsid w:val="00EB7C15"/>
    <w:rsid w:val="00EC219D"/>
    <w:rsid w:val="00EC3693"/>
    <w:rsid w:val="00EC396B"/>
    <w:rsid w:val="00EC41E7"/>
    <w:rsid w:val="00EC4833"/>
    <w:rsid w:val="00EC59F4"/>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5935"/>
    <w:rsid w:val="00F65ABA"/>
    <w:rsid w:val="00F66175"/>
    <w:rsid w:val="00F66A21"/>
    <w:rsid w:val="00F67929"/>
    <w:rsid w:val="00F70486"/>
    <w:rsid w:val="00F707BB"/>
    <w:rsid w:val="00F70880"/>
    <w:rsid w:val="00F717E8"/>
    <w:rsid w:val="00F723FF"/>
    <w:rsid w:val="00F7283E"/>
    <w:rsid w:val="00F74973"/>
    <w:rsid w:val="00F74ED8"/>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5483"/>
    <w:rsid w:val="00FD5E9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A3DFB2"/>
  <w15:chartTrackingRefBased/>
  <w15:docId w15:val="{A476B91C-F5AD-44B1-AA6E-20221A5D7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39259F"/>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5E5A50"/>
    <w:pPr>
      <w:keepNext/>
      <w:keepLines/>
      <w:numPr>
        <w:ilvl w:val="1"/>
        <w:numId w:val="42"/>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42"/>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42"/>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4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4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4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4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4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353F72"/>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39259F"/>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5E5A50"/>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7"/>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2</Pages>
  <Words>14724</Words>
  <Characters>83930</Characters>
  <Application>Microsoft Office Word</Application>
  <DocSecurity>0</DocSecurity>
  <Lines>699</Lines>
  <Paragraphs>19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9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cp:revision>
  <cp:lastPrinted>2021-05-23T17:03:00Z</cp:lastPrinted>
  <dcterms:created xsi:type="dcterms:W3CDTF">2022-06-26T20:56:00Z</dcterms:created>
  <dcterms:modified xsi:type="dcterms:W3CDTF">2022-06-28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mmsn3PJ"/&gt;&lt;style id="http://www.zotero.org/styles/geografie-sbornik-cgs"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ContentTypeId">
    <vt:lpwstr>0x010100D4226E3C4DC89E4A85F5B1670B9F371B</vt:lpwstr>
  </property>
</Properties>
</file>